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34391D77"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9165C2" w:rsidRPr="00B32554">
          <w:rPr>
            <w:rStyle w:val="Hyperlink"/>
            <w:sz w:val="18"/>
            <w:szCs w:val="18"/>
            <w:lang w:val="en-US"/>
          </w:rPr>
          <w:t>https://github.com/Ltah72/DPRC-diffusion-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B20091"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3C7B7B26"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7777777" w:rsidR="00970523" w:rsidRDefault="00970523" w:rsidP="00970523">
      <w:pPr>
        <w:ind w:left="360" w:firstLine="720"/>
        <w:rPr>
          <w:b/>
          <w:bCs/>
          <w:sz w:val="28"/>
          <w:szCs w:val="28"/>
          <w:lang w:val="en-US"/>
        </w:rPr>
      </w:pP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proofErr w:type="spellStart"/>
      <w:r w:rsidR="00921ED9">
        <w:rPr>
          <w:lang w:val="en-US"/>
        </w:rPr>
        <w:t>overlayed</w:t>
      </w:r>
      <w:proofErr w:type="spellEnd"/>
      <w:r w:rsidR="00921ED9">
        <w:rPr>
          <w:lang w:val="en-US"/>
        </w:rPr>
        <w:t xml:space="preserve">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5F452EF7"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mil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DDAE93F" w14:textId="3C45C6C4" w:rsidR="00282657" w:rsidRDefault="00BC64EA" w:rsidP="00AF340B">
      <w:pPr>
        <w:ind w:left="360" w:firstLine="72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p>
    <w:p w14:paraId="5BE71642" w14:textId="77777777" w:rsidR="00AF340B" w:rsidRPr="00AF340B" w:rsidRDefault="00AF340B" w:rsidP="00AF340B">
      <w:pPr>
        <w:ind w:left="360" w:firstLine="720"/>
        <w:rPr>
          <w:color w:val="FF0000"/>
        </w:rPr>
      </w:pP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77777777" w:rsidR="00AF340B" w:rsidRPr="00AF340B" w:rsidRDefault="00AF340B" w:rsidP="00282657">
      <w:pPr>
        <w:ind w:left="1080"/>
      </w:pP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B20091"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B20091"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lastRenderedPageBreak/>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24B3B302"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4"/>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B20091" w:rsidP="00F314B8">
      <w:pPr>
        <w:pStyle w:val="ListParagraph"/>
        <w:ind w:left="1080"/>
        <w:rPr>
          <w:b/>
          <w:bCs/>
          <w:lang w:val="en-US"/>
        </w:rPr>
      </w:pPr>
      <w:hyperlink r:id="rId47"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8"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777777" w:rsidR="00F314B8" w:rsidRDefault="00F314B8" w:rsidP="00F314B8">
      <w:pPr>
        <w:ind w:left="720"/>
        <w:rPr>
          <w:lang w:val="en-US"/>
        </w:rPr>
      </w:pPr>
    </w:p>
    <w:p w14:paraId="2FD3175D" w14:textId="30E1EA26" w:rsidR="00F314B8" w:rsidRDefault="00F314B8" w:rsidP="002A0D2E">
      <w:pPr>
        <w:ind w:left="1080"/>
      </w:pPr>
      <w:r>
        <w:rPr>
          <w:lang w:val="en-US"/>
        </w:rPr>
        <w:t xml:space="preserve">See more on </w:t>
      </w:r>
      <w:proofErr w:type="spellStart"/>
      <w:r>
        <w:rPr>
          <w:lang w:val="en-US"/>
        </w:rPr>
        <w:t>MRtrix</w:t>
      </w:r>
      <w:proofErr w:type="spellEnd"/>
      <w:r>
        <w:rPr>
          <w:lang w:val="en-US"/>
        </w:rPr>
        <w:t xml:space="preserve"> documentation here: </w:t>
      </w:r>
      <w:bookmarkStart w:id="9" w:name="_GoBack"/>
      <w:bookmarkEnd w:id="9"/>
      <w:r w:rsidR="00E01280">
        <w:rPr>
          <w:sz w:val="18"/>
          <w:szCs w:val="18"/>
        </w:rPr>
        <w:fldChar w:fldCharType="begin"/>
      </w:r>
      <w:r w:rsidR="00E01280">
        <w:rPr>
          <w:sz w:val="18"/>
          <w:szCs w:val="18"/>
        </w:rPr>
        <w:instrText xml:space="preserve"> HYPERLINK "</w:instrText>
      </w:r>
      <w:r w:rsidR="00E01280" w:rsidRPr="00E01280">
        <w:rPr>
          <w:sz w:val="18"/>
          <w:szCs w:val="18"/>
        </w:rPr>
        <w:instrText>https://mrtrix.readthedocs.io/en/latest/fixel_based_analysis/computing_effect_size_wrt_controls.html</w:instrText>
      </w:r>
      <w:r w:rsidR="00E01280">
        <w:rPr>
          <w:sz w:val="18"/>
          <w:szCs w:val="18"/>
        </w:rPr>
        <w:instrText xml:space="preserve">" </w:instrText>
      </w:r>
      <w:r w:rsidR="00E01280">
        <w:rPr>
          <w:sz w:val="18"/>
          <w:szCs w:val="18"/>
        </w:rPr>
        <w:fldChar w:fldCharType="separate"/>
      </w:r>
      <w:r w:rsidR="00E01280" w:rsidRPr="000A3CC3">
        <w:rPr>
          <w:rStyle w:val="Hyperlink"/>
          <w:sz w:val="18"/>
          <w:szCs w:val="18"/>
        </w:rPr>
        <w:t>https://mrtrix.readthedocs.io/en/latest/fixel_based_analysis/computing_effect_size_wrt_controls.html</w:t>
      </w:r>
      <w:r w:rsidR="00E01280">
        <w:rPr>
          <w:sz w:val="18"/>
          <w:szCs w:val="18"/>
        </w:rPr>
        <w:fldChar w:fldCharType="end"/>
      </w:r>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bookmarkStart w:id="10"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10"/>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E1A6C"/>
    <w:rsid w:val="000F3672"/>
    <w:rsid w:val="001111F9"/>
    <w:rsid w:val="0013393B"/>
    <w:rsid w:val="00136C37"/>
    <w:rsid w:val="001412AA"/>
    <w:rsid w:val="00153FFB"/>
    <w:rsid w:val="00157F25"/>
    <w:rsid w:val="001755D4"/>
    <w:rsid w:val="001805E8"/>
    <w:rsid w:val="001B67AB"/>
    <w:rsid w:val="001F637E"/>
    <w:rsid w:val="00221460"/>
    <w:rsid w:val="00223B40"/>
    <w:rsid w:val="00282657"/>
    <w:rsid w:val="002A0D2E"/>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43755"/>
    <w:rsid w:val="006463B3"/>
    <w:rsid w:val="006730DB"/>
    <w:rsid w:val="00691828"/>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66C9"/>
    <w:rsid w:val="007F757B"/>
    <w:rsid w:val="00807A74"/>
    <w:rsid w:val="00825D22"/>
    <w:rsid w:val="008302F7"/>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F340B"/>
    <w:rsid w:val="00B00903"/>
    <w:rsid w:val="00B20091"/>
    <w:rsid w:val="00B20F65"/>
    <w:rsid w:val="00B32554"/>
    <w:rsid w:val="00B607FF"/>
    <w:rsid w:val="00B62BDA"/>
    <w:rsid w:val="00B732FB"/>
    <w:rsid w:val="00B87149"/>
    <w:rsid w:val="00B97F71"/>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94368"/>
    <w:rsid w:val="00D96AC0"/>
    <w:rsid w:val="00DC06C1"/>
    <w:rsid w:val="00DC09A7"/>
    <w:rsid w:val="00DD439A"/>
    <w:rsid w:val="00E01280"/>
    <w:rsid w:val="00E563F0"/>
    <w:rsid w:val="00E77F76"/>
    <w:rsid w:val="00EC738A"/>
    <w:rsid w:val="00ED5CE4"/>
    <w:rsid w:val="00EF5B85"/>
    <w:rsid w:val="00F04ADF"/>
    <w:rsid w:val="00F05CDB"/>
    <w:rsid w:val="00F218B7"/>
    <w:rsid w:val="00F314B8"/>
    <w:rsid w:val="00F65DB0"/>
    <w:rsid w:val="00F74AB5"/>
    <w:rsid w:val="00F92E7B"/>
    <w:rsid w:val="00FA1056"/>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hyperlink" Target="https://community.mrtrix.org/t/calculating-average-fba-metrics-of-specific-tracts/1805" TargetMode="External"/><Relationship Id="rId50"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diffusion-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hyperlink" Target="https://community.mrtrix.org/t/fba-post-statistical-inference-tricks/2255" TargetMode="External"/><Relationship Id="rId8" Type="http://schemas.openxmlformats.org/officeDocument/2006/relationships/hyperlink" Target="https://mrtrix.readthedocs.io/en/latest/fixel_based_analysis/mt_fibre_density_cross-secti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2</TotalTime>
  <Pages>21</Pages>
  <Words>3341</Words>
  <Characters>1905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31</cp:revision>
  <dcterms:created xsi:type="dcterms:W3CDTF">2020-06-22T00:34:00Z</dcterms:created>
  <dcterms:modified xsi:type="dcterms:W3CDTF">2021-01-10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